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3B90EC" w14:textId="77777777" w:rsidR="00A16F0C" w:rsidRPr="00A16F0C" w:rsidRDefault="00A16F0C" w:rsidP="00A16F0C">
      <w:pPr>
        <w:spacing w:after="0" w:line="240" w:lineRule="auto"/>
        <w:ind w:firstLine="426"/>
        <w:jc w:val="center"/>
        <w:rPr>
          <w:rFonts w:ascii="Times New Roman" w:hAnsi="Times New Roman"/>
          <w:b/>
          <w:bCs/>
          <w:sz w:val="24"/>
          <w:szCs w:val="24"/>
          <w:lang w:val="ru-RU"/>
        </w:rPr>
      </w:pPr>
      <w:r w:rsidRPr="00A16F0C">
        <w:rPr>
          <w:rFonts w:ascii="Times New Roman" w:hAnsi="Times New Roman"/>
          <w:b/>
          <w:bCs/>
          <w:sz w:val="24"/>
          <w:szCs w:val="24"/>
          <w:lang w:val="ru-RU"/>
        </w:rPr>
        <w:t>Разработка методов синтеза и технологии производства фторсодержащих кремнийорганических полимеров для поверхностной модификации полимерных лакокрасочных материалов</w:t>
      </w:r>
    </w:p>
    <w:p w14:paraId="5CE808C9" w14:textId="07AB1DE9" w:rsidR="0060435D" w:rsidRPr="00A16F0C" w:rsidRDefault="003824CC" w:rsidP="00A50B60">
      <w:pPr>
        <w:spacing w:after="0" w:line="240" w:lineRule="auto"/>
        <w:jc w:val="center"/>
        <w:rPr>
          <w:rFonts w:ascii="Times New Roman" w:hAnsi="Times New Roman"/>
          <w:b/>
          <w:i/>
          <w:iCs/>
          <w:lang w:val="ru-RU"/>
        </w:rPr>
      </w:pPr>
      <w:r w:rsidRPr="00A16F0C">
        <w:rPr>
          <w:rFonts w:ascii="Times New Roman" w:hAnsi="Times New Roman"/>
          <w:b/>
          <w:i/>
          <w:iCs/>
          <w:lang w:val="ru-RU"/>
        </w:rPr>
        <w:t xml:space="preserve">Крутских. Д.В., </w:t>
      </w:r>
      <w:proofErr w:type="spellStart"/>
      <w:r w:rsidRPr="00A16F0C">
        <w:rPr>
          <w:rFonts w:ascii="Times New Roman" w:hAnsi="Times New Roman"/>
          <w:b/>
          <w:i/>
          <w:iCs/>
          <w:lang w:val="ru-RU"/>
        </w:rPr>
        <w:t>Консурова</w:t>
      </w:r>
      <w:proofErr w:type="spellEnd"/>
      <w:r w:rsidRPr="00A16F0C">
        <w:rPr>
          <w:rFonts w:ascii="Times New Roman" w:hAnsi="Times New Roman"/>
          <w:b/>
          <w:i/>
          <w:iCs/>
          <w:lang w:val="ru-RU"/>
        </w:rPr>
        <w:t xml:space="preserve"> С.А</w:t>
      </w:r>
      <w:r w:rsidR="00A16F0C">
        <w:rPr>
          <w:rFonts w:ascii="Times New Roman" w:hAnsi="Times New Roman"/>
          <w:b/>
          <w:i/>
          <w:iCs/>
          <w:lang w:val="ru-RU"/>
        </w:rPr>
        <w:t>.</w:t>
      </w:r>
      <w:r w:rsidRPr="00A16F0C">
        <w:rPr>
          <w:rFonts w:ascii="Times New Roman" w:hAnsi="Times New Roman"/>
          <w:b/>
          <w:i/>
          <w:iCs/>
          <w:lang w:val="ru-RU"/>
        </w:rPr>
        <w:t>, Баранова К.С., Заргар</w:t>
      </w:r>
      <w:r w:rsidR="00A16F0C">
        <w:rPr>
          <w:rFonts w:ascii="Times New Roman" w:hAnsi="Times New Roman"/>
          <w:b/>
          <w:i/>
          <w:iCs/>
          <w:lang w:val="ru-RU"/>
        </w:rPr>
        <w:t>а</w:t>
      </w:r>
      <w:r w:rsidRPr="00A16F0C">
        <w:rPr>
          <w:rFonts w:ascii="Times New Roman" w:hAnsi="Times New Roman"/>
          <w:b/>
          <w:i/>
          <w:iCs/>
          <w:lang w:val="ru-RU"/>
        </w:rPr>
        <w:t>гоян Г.</w:t>
      </w:r>
      <w:r w:rsidR="00A16F0C">
        <w:rPr>
          <w:rFonts w:ascii="Times New Roman" w:hAnsi="Times New Roman"/>
          <w:b/>
          <w:i/>
          <w:iCs/>
          <w:lang w:val="ru-RU"/>
        </w:rPr>
        <w:t>А.</w:t>
      </w:r>
      <w:r w:rsidRPr="00A16F0C">
        <w:rPr>
          <w:rFonts w:ascii="Times New Roman" w:hAnsi="Times New Roman"/>
          <w:b/>
          <w:i/>
          <w:iCs/>
          <w:lang w:val="ru-RU"/>
        </w:rPr>
        <w:t>, Медынская А.В.</w:t>
      </w:r>
    </w:p>
    <w:p w14:paraId="4CA5FA7C" w14:textId="131AC85C" w:rsidR="000A7377" w:rsidRDefault="008E5894" w:rsidP="00A50B60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  <w:lang w:val="ru-RU"/>
        </w:rPr>
      </w:pPr>
      <w:r w:rsidRPr="00A16F0C">
        <w:rPr>
          <w:rFonts w:ascii="Times New Roman" w:hAnsi="Times New Roman"/>
          <w:i/>
          <w:sz w:val="24"/>
          <w:szCs w:val="24"/>
          <w:lang w:val="ru-RU"/>
        </w:rPr>
        <w:t>Российский химико-технологический университет им. Д.И. Менделеева</w:t>
      </w:r>
      <w:r w:rsidR="00B83FAC">
        <w:rPr>
          <w:rFonts w:ascii="Times New Roman" w:hAnsi="Times New Roman"/>
          <w:i/>
          <w:sz w:val="24"/>
          <w:szCs w:val="24"/>
          <w:lang w:val="ru-RU"/>
        </w:rPr>
        <w:t>, </w:t>
      </w:r>
    </w:p>
    <w:p w14:paraId="05852E6B" w14:textId="3EEC5963" w:rsidR="00B83FAC" w:rsidRPr="00B83FAC" w:rsidRDefault="00B83FAC" w:rsidP="00A50B60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</w:rPr>
      </w:pPr>
      <w:r w:rsidRPr="00B83FAC">
        <w:rPr>
          <w:rFonts w:ascii="Times New Roman" w:hAnsi="Times New Roman"/>
          <w:i/>
          <w:sz w:val="24"/>
          <w:szCs w:val="24"/>
        </w:rPr>
        <w:t>Факультет нефтегазохимии и полимерных материалов, Москва, Россия</w:t>
      </w:r>
    </w:p>
    <w:p w14:paraId="38781512" w14:textId="119F2C67" w:rsidR="00A16F0C" w:rsidRPr="00B83FAC" w:rsidRDefault="005712F1" w:rsidP="00A16F0C">
      <w:pPr>
        <w:spacing w:after="0" w:line="240" w:lineRule="auto"/>
        <w:jc w:val="center"/>
        <w:rPr>
          <w:rFonts w:ascii="Times New Roman" w:hAnsi="Times New Roman"/>
          <w:i/>
          <w:sz w:val="24"/>
          <w:szCs w:val="24"/>
          <w:lang w:val="en-GB"/>
        </w:rPr>
      </w:pPr>
      <w:r w:rsidRPr="00A16F0C">
        <w:rPr>
          <w:rFonts w:ascii="Times New Roman" w:hAnsi="Times New Roman"/>
          <w:i/>
          <w:sz w:val="24"/>
          <w:szCs w:val="24"/>
          <w:lang w:val="en-US"/>
        </w:rPr>
        <w:t>E</w:t>
      </w:r>
      <w:r w:rsidRPr="00B83FAC">
        <w:rPr>
          <w:rFonts w:ascii="Times New Roman" w:hAnsi="Times New Roman"/>
          <w:i/>
          <w:sz w:val="24"/>
          <w:szCs w:val="24"/>
          <w:lang w:val="en-GB"/>
        </w:rPr>
        <w:t>-</w:t>
      </w:r>
      <w:r w:rsidRPr="00A16F0C">
        <w:rPr>
          <w:rFonts w:ascii="Times New Roman" w:hAnsi="Times New Roman"/>
          <w:i/>
          <w:sz w:val="24"/>
          <w:szCs w:val="24"/>
          <w:lang w:val="en-US"/>
        </w:rPr>
        <w:t>mail</w:t>
      </w:r>
      <w:r w:rsidRPr="00B83FAC">
        <w:rPr>
          <w:rFonts w:ascii="Times New Roman" w:hAnsi="Times New Roman"/>
          <w:i/>
          <w:sz w:val="24"/>
          <w:szCs w:val="24"/>
          <w:lang w:val="en-GB"/>
        </w:rPr>
        <w:t>:</w:t>
      </w:r>
      <w:r w:rsidR="00AF31E3" w:rsidRPr="00B83FAC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hyperlink r:id="rId7" w:history="1">
        <w:r w:rsidR="00A16F0C" w:rsidRPr="00A16F0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US"/>
          </w:rPr>
          <w:t>krutskikh</w:t>
        </w:r>
        <w:r w:rsidR="00A16F0C" w:rsidRPr="00B83FA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GB"/>
          </w:rPr>
          <w:t>.</w:t>
        </w:r>
        <w:r w:rsidR="00A16F0C" w:rsidRPr="00A16F0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US"/>
          </w:rPr>
          <w:t>d</w:t>
        </w:r>
        <w:r w:rsidR="00A16F0C" w:rsidRPr="00B83FA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GB"/>
          </w:rPr>
          <w:t>.</w:t>
        </w:r>
        <w:r w:rsidR="00A16F0C" w:rsidRPr="00A16F0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US"/>
          </w:rPr>
          <w:t>v</w:t>
        </w:r>
        <w:r w:rsidR="00A16F0C" w:rsidRPr="00B83FA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GB"/>
          </w:rPr>
          <w:t>@</w:t>
        </w:r>
        <w:r w:rsidR="00A16F0C" w:rsidRPr="00A16F0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US"/>
          </w:rPr>
          <w:t>muctr</w:t>
        </w:r>
        <w:r w:rsidR="00A16F0C" w:rsidRPr="00B83FA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GB"/>
          </w:rPr>
          <w:t>.</w:t>
        </w:r>
        <w:proofErr w:type="spellStart"/>
        <w:r w:rsidR="00A16F0C" w:rsidRPr="00A16F0C">
          <w:rPr>
            <w:rStyle w:val="a7"/>
            <w:rFonts w:ascii="Times New Roman" w:hAnsi="Times New Roman"/>
            <w:i/>
            <w:color w:val="auto"/>
            <w:sz w:val="24"/>
            <w:szCs w:val="24"/>
            <w:lang w:val="en-US"/>
          </w:rPr>
          <w:t>ru</w:t>
        </w:r>
        <w:proofErr w:type="spellEnd"/>
      </w:hyperlink>
    </w:p>
    <w:p w14:paraId="40591FC1" w14:textId="5173E2C4" w:rsidR="00DB7699" w:rsidRPr="00A16F0C" w:rsidRDefault="00DB7699" w:rsidP="00A16F0C">
      <w:pPr>
        <w:spacing w:after="0" w:line="240" w:lineRule="auto"/>
        <w:ind w:firstLine="397"/>
        <w:jc w:val="both"/>
        <w:rPr>
          <w:rFonts w:ascii="Times New Roman" w:hAnsi="Times New Roman"/>
          <w:sz w:val="24"/>
          <w:szCs w:val="24"/>
          <w:lang w:val="ru-RU"/>
        </w:rPr>
      </w:pPr>
      <w:proofErr w:type="spellStart"/>
      <w:r w:rsidRPr="00A16F0C">
        <w:rPr>
          <w:rFonts w:ascii="Times New Roman" w:hAnsi="Times New Roman"/>
          <w:sz w:val="24"/>
          <w:szCs w:val="24"/>
          <w:lang w:val="ru-RU"/>
        </w:rPr>
        <w:t>Гидрофобизация</w:t>
      </w:r>
      <w:proofErr w:type="spellEnd"/>
      <w:r w:rsidRPr="00A16F0C">
        <w:rPr>
          <w:rFonts w:ascii="Times New Roman" w:hAnsi="Times New Roman"/>
          <w:sz w:val="24"/>
          <w:szCs w:val="24"/>
          <w:lang w:val="ru-RU"/>
        </w:rPr>
        <w:t xml:space="preserve"> покрытий</w:t>
      </w:r>
      <w:r w:rsidR="003561E6" w:rsidRPr="00A16F0C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D210E2" w:rsidRPr="00A16F0C">
        <w:rPr>
          <w:rFonts w:ascii="Times New Roman" w:hAnsi="Times New Roman"/>
          <w:sz w:val="24"/>
          <w:szCs w:val="24"/>
          <w:lang w:val="ru-RU"/>
        </w:rPr>
        <w:t>представляет большой интерес из-за возможности использования в различных сферах промышленности: авиационная</w:t>
      </w:r>
      <w:r w:rsidR="00386251" w:rsidRPr="00A16F0C">
        <w:rPr>
          <w:rFonts w:ascii="Times New Roman" w:hAnsi="Times New Roman"/>
          <w:sz w:val="24"/>
          <w:szCs w:val="24"/>
          <w:lang w:val="ru-RU"/>
        </w:rPr>
        <w:t xml:space="preserve"> промышленность, кораблестроение, космическая промышленность, строительство, текстильная промышленность и т</w:t>
      </w:r>
      <w:r w:rsidR="00915610" w:rsidRPr="00A16F0C">
        <w:rPr>
          <w:rFonts w:ascii="Times New Roman" w:hAnsi="Times New Roman"/>
          <w:sz w:val="24"/>
          <w:szCs w:val="24"/>
          <w:lang w:val="ru-RU"/>
        </w:rPr>
        <w:t xml:space="preserve">. </w:t>
      </w:r>
      <w:r w:rsidR="00386251" w:rsidRPr="00A16F0C">
        <w:rPr>
          <w:rFonts w:ascii="Times New Roman" w:hAnsi="Times New Roman"/>
          <w:sz w:val="24"/>
          <w:szCs w:val="24"/>
          <w:lang w:val="ru-RU"/>
        </w:rPr>
        <w:t xml:space="preserve">д. В последнее время активно развивается направление по модификации покрытий различными </w:t>
      </w:r>
      <w:proofErr w:type="spellStart"/>
      <w:r w:rsidR="00557A67" w:rsidRPr="00A16F0C">
        <w:rPr>
          <w:rFonts w:ascii="Times New Roman" w:hAnsi="Times New Roman"/>
          <w:sz w:val="24"/>
          <w:szCs w:val="24"/>
          <w:lang w:val="ru-RU"/>
        </w:rPr>
        <w:t>органосилоксанами</w:t>
      </w:r>
      <w:proofErr w:type="spellEnd"/>
      <w:r w:rsidR="00557A67" w:rsidRPr="00A16F0C">
        <w:rPr>
          <w:rFonts w:ascii="Times New Roman" w:hAnsi="Times New Roman"/>
          <w:sz w:val="24"/>
          <w:szCs w:val="24"/>
          <w:lang w:val="ru-RU"/>
        </w:rPr>
        <w:t xml:space="preserve">, имеющими ряд свойств, таких как термостойкость, гидрофобность, химическая стойкость и т. д. </w:t>
      </w:r>
      <w:r w:rsidR="00865372" w:rsidRPr="00A16F0C">
        <w:rPr>
          <w:rFonts w:ascii="Times New Roman" w:hAnsi="Times New Roman"/>
          <w:sz w:val="24"/>
          <w:szCs w:val="24"/>
          <w:lang w:val="ru-RU"/>
        </w:rPr>
        <w:t>Наша работа посвящена объемной модификации эпоксидной смолы.</w:t>
      </w:r>
    </w:p>
    <w:p w14:paraId="46DFE1AC" w14:textId="59F34434" w:rsidR="00557A67" w:rsidRPr="00A16F0C" w:rsidRDefault="00557A67" w:rsidP="00A16F0C">
      <w:pPr>
        <w:spacing w:after="0" w:line="240" w:lineRule="auto"/>
        <w:ind w:firstLine="397"/>
        <w:jc w:val="both"/>
        <w:rPr>
          <w:rFonts w:ascii="Times New Roman" w:hAnsi="Times New Roman"/>
          <w:sz w:val="24"/>
          <w:szCs w:val="24"/>
          <w:lang w:val="ru-RU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>В данной работе рассматривается синтез различных полиорганосилоксанов</w:t>
      </w:r>
      <w:r w:rsidR="00CE1AA0" w:rsidRPr="00A16F0C">
        <w:rPr>
          <w:rFonts w:ascii="Times New Roman" w:hAnsi="Times New Roman"/>
          <w:sz w:val="24"/>
          <w:szCs w:val="24"/>
          <w:lang w:val="ru-RU"/>
        </w:rPr>
        <w:t xml:space="preserve"> и объемная модификация ими эпоксидной смолы</w:t>
      </w:r>
      <w:r w:rsidR="00915610" w:rsidRPr="00A16F0C">
        <w:rPr>
          <w:rFonts w:ascii="Times New Roman" w:hAnsi="Times New Roman"/>
          <w:sz w:val="24"/>
          <w:szCs w:val="24"/>
          <w:lang w:val="ru-RU"/>
        </w:rPr>
        <w:t>, с целью создания аналогов зарубежных гидрофобизаторов.</w:t>
      </w:r>
    </w:p>
    <w:p w14:paraId="38FB0781" w14:textId="77777777" w:rsidR="00C26A4C" w:rsidRDefault="00CE1AA0" w:rsidP="00A16F0C">
      <w:pPr>
        <w:spacing w:after="0" w:line="240" w:lineRule="auto"/>
        <w:ind w:firstLine="397"/>
        <w:jc w:val="both"/>
        <w:rPr>
          <w:rFonts w:ascii="Times New Roman" w:hAnsi="Times New Roman"/>
          <w:sz w:val="24"/>
          <w:szCs w:val="24"/>
          <w:lang w:val="ru-RU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 xml:space="preserve">Для модификации покрытия на основе эпоксидной смолы нами были синтезированы полиорганосилоксаны с различным соотношением исходных мономеров: </w:t>
      </w:r>
      <w:proofErr w:type="spellStart"/>
      <w:r w:rsidRPr="00A16F0C">
        <w:rPr>
          <w:rFonts w:ascii="Times New Roman" w:hAnsi="Times New Roman"/>
          <w:sz w:val="24"/>
          <w:szCs w:val="24"/>
          <w:lang w:val="ru-RU"/>
        </w:rPr>
        <w:t>димитилдиметоксисилана</w:t>
      </w:r>
      <w:proofErr w:type="spellEnd"/>
      <w:r w:rsidRPr="00A16F0C">
        <w:rPr>
          <w:rFonts w:ascii="Times New Roman" w:hAnsi="Times New Roman"/>
          <w:sz w:val="24"/>
          <w:szCs w:val="24"/>
          <w:lang w:val="ru-RU"/>
        </w:rPr>
        <w:t xml:space="preserve"> (</w:t>
      </w:r>
      <w:r w:rsidRPr="00A16F0C">
        <w:rPr>
          <w:rFonts w:ascii="Times New Roman" w:hAnsi="Times New Roman"/>
          <w:sz w:val="24"/>
          <w:szCs w:val="24"/>
          <w:lang w:val="en-US"/>
        </w:rPr>
        <w:t>n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) и </w:t>
      </w:r>
      <w:proofErr w:type="spellStart"/>
      <w:r w:rsidRPr="00A16F0C">
        <w:rPr>
          <w:rFonts w:ascii="Times New Roman" w:hAnsi="Times New Roman"/>
          <w:sz w:val="24"/>
          <w:szCs w:val="24"/>
          <w:lang w:val="ru-RU"/>
        </w:rPr>
        <w:t>фенилметилдиметоксисилана</w:t>
      </w:r>
      <w:proofErr w:type="spellEnd"/>
      <w:r w:rsidRPr="00A16F0C">
        <w:rPr>
          <w:rFonts w:ascii="Times New Roman" w:hAnsi="Times New Roman"/>
          <w:sz w:val="24"/>
          <w:szCs w:val="24"/>
          <w:lang w:val="ru-RU"/>
        </w:rPr>
        <w:t xml:space="preserve"> (</w:t>
      </w:r>
      <w:r w:rsidRPr="00A16F0C">
        <w:rPr>
          <w:rFonts w:ascii="Times New Roman" w:hAnsi="Times New Roman"/>
          <w:sz w:val="24"/>
          <w:szCs w:val="24"/>
          <w:lang w:val="en-US"/>
        </w:rPr>
        <w:t>m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) </w:t>
      </w:r>
      <w:r w:rsidRPr="00A16F0C">
        <w:rPr>
          <w:rFonts w:ascii="Times New Roman" w:hAnsi="Times New Roman"/>
          <w:sz w:val="24"/>
          <w:szCs w:val="24"/>
          <w:lang w:val="en-US"/>
        </w:rPr>
        <w:t>n</w:t>
      </w:r>
      <w:r w:rsidRPr="00A16F0C">
        <w:rPr>
          <w:rFonts w:ascii="Times New Roman" w:hAnsi="Times New Roman"/>
          <w:sz w:val="24"/>
          <w:szCs w:val="24"/>
          <w:lang w:val="ru-RU"/>
        </w:rPr>
        <w:t>:</w:t>
      </w:r>
      <w:r w:rsidRPr="00A16F0C">
        <w:rPr>
          <w:rFonts w:ascii="Times New Roman" w:hAnsi="Times New Roman"/>
          <w:sz w:val="24"/>
          <w:szCs w:val="24"/>
          <w:lang w:val="en-US"/>
        </w:rPr>
        <w:t>m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 = 10:0; 8:2; 6:4; 4:6; 2:8; 0:10.</w:t>
      </w:r>
    </w:p>
    <w:p w14:paraId="3C5D3885" w14:textId="254D8AFA" w:rsidR="00CE1AA0" w:rsidRDefault="00CE1AA0" w:rsidP="00A16F0C">
      <w:pPr>
        <w:spacing w:after="0" w:line="240" w:lineRule="auto"/>
        <w:ind w:firstLine="397"/>
        <w:jc w:val="both"/>
        <w:rPr>
          <w:rFonts w:ascii="Times New Roman" w:hAnsi="Times New Roman"/>
          <w:sz w:val="24"/>
          <w:szCs w:val="24"/>
          <w:lang w:val="en-US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C26A4C" w:rsidRPr="00A16F0C">
        <w:rPr>
          <w:rFonts w:ascii="Times New Roman" w:hAnsi="Times New Roman"/>
          <w:noProof/>
          <w:sz w:val="24"/>
          <w:szCs w:val="24"/>
          <w:lang w:val="en-US"/>
        </w:rPr>
        <w:drawing>
          <wp:inline distT="0" distB="0" distL="0" distR="0" wp14:anchorId="5770B0F4" wp14:editId="19416D5D">
            <wp:extent cx="5067560" cy="832600"/>
            <wp:effectExtent l="0" t="0" r="0" b="571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Рисунок 8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45"/>
                    <a:stretch/>
                  </pic:blipFill>
                  <pic:spPr bwMode="auto">
                    <a:xfrm>
                      <a:off x="0" y="0"/>
                      <a:ext cx="5127863" cy="8425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D95331" w14:textId="6E594561" w:rsidR="00C26A4C" w:rsidRPr="00C26A4C" w:rsidRDefault="00C26A4C" w:rsidP="00C26A4C">
      <w:pPr>
        <w:spacing w:after="0" w:line="240" w:lineRule="auto"/>
        <w:ind w:firstLine="397"/>
        <w:jc w:val="center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ru-RU"/>
        </w:rPr>
        <w:t>Схема 1.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 Реакция получения полиорганосилоксана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ru-RU"/>
        </w:rPr>
        <w:fldChar w:fldCharType="begin"/>
      </w:r>
      <w:r>
        <w:rPr>
          <w:rFonts w:ascii="Times New Roman" w:hAnsi="Times New Roman"/>
          <w:sz w:val="24"/>
          <w:szCs w:val="24"/>
          <w:lang w:val="ru-RU"/>
        </w:rPr>
        <w:instrText xml:space="preserve"> ADDIN ZOTERO_ITEM CSL_CITATION {"citationID":"VqytCba1","properties":{"formattedCitation":"[1]","plainCitation":"[1]","noteIndex":0},"citationItems":[{"id":15,"uris":["http://zotero.org/users/local/p1GjlCQQ/items/KF7IHIK9"],"itemData":{"id":15,"type":"article-journal","abstract":"A series of novel fluorine-containing organosilicon copolymers was synthesized in an excess of acetic acid. The efficiency of their use as hydrophobic agents for epoxy film-forming materials was shown.","container-title":"Russian Chemical Bulletin","DOI":"10.1007/s11172-014-0422-0","ISSN":"1573-9171","issue":"1","journalAbbreviation":"Russian Chemical Bulletin","page":"267-272","title":"Synthesis of fluorine-containing organosilicon copolymers and their use for the preparation of stable hydrophobic coatings based on the epoxy binder","volume":"63","author":[{"family":"Soldatov","given":"M. A."},{"family":"Sheremet’eva","given":"N. A."},{"family":"Kalinina","given":"A. A."},{"family":"Demchenko","given":"N. V."},{"family":"Serenko","given":"O. A."},{"family":"Muzafarov","given":"A. M."}],"issued":{"date-parts":[["2014",1,1]]}}}],"schema":"https://github.com/citation-style-language/schema/raw/master/csl-citation.json"} </w:instrText>
      </w:r>
      <w:r>
        <w:rPr>
          <w:rFonts w:ascii="Times New Roman" w:hAnsi="Times New Roman"/>
          <w:sz w:val="24"/>
          <w:szCs w:val="24"/>
          <w:lang w:val="ru-RU"/>
        </w:rPr>
        <w:fldChar w:fldCharType="separate"/>
      </w:r>
      <w:r w:rsidRPr="004A14B3">
        <w:rPr>
          <w:rFonts w:ascii="Times New Roman" w:hAnsi="Times New Roman"/>
          <w:sz w:val="24"/>
        </w:rPr>
        <w:t>[1]</w:t>
      </w:r>
      <w:r>
        <w:rPr>
          <w:rFonts w:ascii="Times New Roman" w:hAnsi="Times New Roman"/>
          <w:sz w:val="24"/>
          <w:szCs w:val="24"/>
          <w:lang w:val="ru-RU"/>
        </w:rPr>
        <w:fldChar w:fldCharType="end"/>
      </w:r>
    </w:p>
    <w:p w14:paraId="38814641" w14:textId="68CBA0BA" w:rsidR="00CE1AA0" w:rsidRPr="00A16F0C" w:rsidRDefault="00CE1AA0" w:rsidP="00A50B60">
      <w:pPr>
        <w:spacing w:after="0" w:line="240" w:lineRule="auto"/>
        <w:ind w:firstLine="426"/>
        <w:jc w:val="both"/>
        <w:rPr>
          <w:rFonts w:ascii="Times New Roman" w:hAnsi="Times New Roman"/>
          <w:sz w:val="24"/>
          <w:szCs w:val="24"/>
          <w:lang w:val="ru-RU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>Пол</w:t>
      </w:r>
      <w:r w:rsidR="00B83FAC">
        <w:rPr>
          <w:rFonts w:ascii="Times New Roman" w:hAnsi="Times New Roman"/>
          <w:sz w:val="24"/>
          <w:szCs w:val="24"/>
          <w:lang w:val="ru-RU"/>
        </w:rPr>
        <w:t>у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ченные силоксаны были охарактеризованы при помощи </w:t>
      </w:r>
      <w:r w:rsidR="00915610" w:rsidRPr="00A16F0C">
        <w:rPr>
          <w:rFonts w:ascii="Times New Roman" w:hAnsi="Times New Roman"/>
          <w:sz w:val="24"/>
          <w:szCs w:val="24"/>
          <w:lang w:val="ru-RU"/>
        </w:rPr>
        <w:t xml:space="preserve">ЯМР спектроскопии, исследована их совместимость с эпоксидной смолой ЭД-20 методом оптической интерферометрии на </w:t>
      </w:r>
      <w:proofErr w:type="spellStart"/>
      <w:r w:rsidR="00915610" w:rsidRPr="00A16F0C">
        <w:rPr>
          <w:rFonts w:ascii="Times New Roman" w:hAnsi="Times New Roman"/>
          <w:sz w:val="24"/>
          <w:szCs w:val="24"/>
          <w:lang w:val="ru-RU"/>
        </w:rPr>
        <w:t>диффузиометре</w:t>
      </w:r>
      <w:proofErr w:type="spellEnd"/>
      <w:r w:rsidR="00915610" w:rsidRPr="00A16F0C">
        <w:rPr>
          <w:rFonts w:ascii="Times New Roman" w:hAnsi="Times New Roman"/>
          <w:sz w:val="24"/>
          <w:szCs w:val="24"/>
          <w:lang w:val="ru-RU"/>
        </w:rPr>
        <w:t xml:space="preserve"> ОДА-2, а также измерены краевые углы смачивания модифицированных покрытий.</w:t>
      </w:r>
    </w:p>
    <w:p w14:paraId="2B447793" w14:textId="0C2DF200" w:rsidR="00915610" w:rsidRDefault="00915610" w:rsidP="00A50B60">
      <w:pPr>
        <w:spacing w:after="0" w:line="240" w:lineRule="auto"/>
        <w:ind w:firstLine="426"/>
        <w:jc w:val="both"/>
        <w:rPr>
          <w:rFonts w:ascii="Times New Roman" w:hAnsi="Times New Roman"/>
          <w:sz w:val="24"/>
          <w:szCs w:val="24"/>
          <w:lang w:val="ru-RU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>Результатом модификации стало увеличение краевых углов смачивания покрытий на основе эпоксидной смолы и переход от гидрофильного состояния к гидрофобному. Наиболее подходящими свойствами: с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 xml:space="preserve">овместимость с эпоксидной смолой и краевой угол смачивания обладают </w:t>
      </w:r>
      <w:r w:rsidR="007F4796" w:rsidRPr="00A16F0C">
        <w:rPr>
          <w:rFonts w:ascii="Times New Roman" w:hAnsi="Times New Roman"/>
          <w:sz w:val="24"/>
          <w:szCs w:val="24"/>
          <w:lang w:val="ru-RU"/>
        </w:rPr>
        <w:t>покрытия,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 xml:space="preserve"> модифицированные полиорганосилоксанами с соотношением </w:t>
      </w:r>
      <w:r w:rsidR="00E62566" w:rsidRPr="00A16F0C">
        <w:rPr>
          <w:rFonts w:ascii="Times New Roman" w:hAnsi="Times New Roman"/>
          <w:sz w:val="24"/>
          <w:szCs w:val="24"/>
          <w:lang w:val="en-US"/>
        </w:rPr>
        <w:t>n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>:</w:t>
      </w:r>
      <w:r w:rsidR="00E62566" w:rsidRPr="00A16F0C">
        <w:rPr>
          <w:rFonts w:ascii="Times New Roman" w:hAnsi="Times New Roman"/>
          <w:sz w:val="24"/>
          <w:szCs w:val="24"/>
          <w:lang w:val="en-US"/>
        </w:rPr>
        <w:t>m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 xml:space="preserve"> = 4:6 и 2:8, для которых краевые углы смачивания составили 105</w:t>
      </w:r>
      <w:r w:rsidR="00A16F0C">
        <w:rPr>
          <w:rFonts w:ascii="Times New Roman" w:hAnsi="Times New Roman"/>
          <w:sz w:val="24"/>
          <w:szCs w:val="24"/>
          <w:lang w:val="ru-RU"/>
        </w:rPr>
        <w:t> 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>° и 92</w:t>
      </w:r>
      <w:r w:rsidR="00A16F0C">
        <w:rPr>
          <w:rFonts w:ascii="Times New Roman" w:hAnsi="Times New Roman"/>
          <w:sz w:val="24"/>
          <w:szCs w:val="24"/>
          <w:lang w:val="ru-RU"/>
        </w:rPr>
        <w:t> </w:t>
      </w:r>
      <w:r w:rsidR="00E62566" w:rsidRPr="00A16F0C">
        <w:rPr>
          <w:rFonts w:ascii="Times New Roman" w:hAnsi="Times New Roman"/>
          <w:sz w:val="24"/>
          <w:szCs w:val="24"/>
          <w:lang w:val="ru-RU"/>
        </w:rPr>
        <w:t xml:space="preserve">° соответственно. </w:t>
      </w:r>
    </w:p>
    <w:p w14:paraId="59A9A4F8" w14:textId="77777777" w:rsidR="00B83FAC" w:rsidRDefault="00B83FAC" w:rsidP="00A50B60">
      <w:pPr>
        <w:spacing w:after="0" w:line="240" w:lineRule="auto"/>
        <w:ind w:firstLine="426"/>
        <w:jc w:val="both"/>
        <w:rPr>
          <w:rFonts w:ascii="Times New Roman" w:hAnsi="Times New Roman"/>
          <w:sz w:val="24"/>
          <w:szCs w:val="24"/>
          <w:lang w:val="ru-RU"/>
        </w:rPr>
      </w:pPr>
    </w:p>
    <w:p w14:paraId="213D2939" w14:textId="71C79E7C" w:rsidR="002471AB" w:rsidRDefault="002471AB" w:rsidP="002471AB">
      <w:pPr>
        <w:spacing w:after="0" w:line="240" w:lineRule="auto"/>
        <w:ind w:firstLine="426"/>
        <w:jc w:val="center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noProof/>
          <w:sz w:val="24"/>
          <w:szCs w:val="24"/>
          <w:lang w:val="ru-RU"/>
        </w:rPr>
        <w:drawing>
          <wp:inline distT="0" distB="0" distL="0" distR="0" wp14:anchorId="2A36B138" wp14:editId="143C0C97">
            <wp:extent cx="1737360" cy="130302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Рисунок 1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0096" cy="1312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noProof/>
          <w:sz w:val="24"/>
          <w:szCs w:val="24"/>
          <w:lang w:val="ru-RU"/>
        </w:rPr>
        <w:drawing>
          <wp:inline distT="0" distB="0" distL="0" distR="0" wp14:anchorId="7681B021" wp14:editId="66EE25E6">
            <wp:extent cx="1720734" cy="1290550"/>
            <wp:effectExtent l="0" t="0" r="0" b="508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47140" cy="1310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17EBD1" w14:textId="2B48C447" w:rsidR="00C26A4C" w:rsidRDefault="00C26A4C" w:rsidP="00C26A4C">
      <w:pPr>
        <w:spacing w:after="0" w:line="240" w:lineRule="auto"/>
        <w:ind w:firstLine="426"/>
        <w:rPr>
          <w:rFonts w:ascii="Times New Roman" w:hAnsi="Times New Roman"/>
          <w:sz w:val="24"/>
          <w:szCs w:val="24"/>
          <w:lang w:val="ru-RU"/>
        </w:rPr>
      </w:pP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  <w:t>а)</w:t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</w:r>
      <w:r>
        <w:rPr>
          <w:rFonts w:ascii="Times New Roman" w:hAnsi="Times New Roman"/>
          <w:sz w:val="24"/>
          <w:szCs w:val="24"/>
          <w:lang w:val="ru-RU"/>
        </w:rPr>
        <w:tab/>
        <w:t xml:space="preserve">    б)</w:t>
      </w:r>
    </w:p>
    <w:p w14:paraId="219E98AF" w14:textId="5C543096" w:rsidR="00C26A4C" w:rsidRDefault="00C26A4C" w:rsidP="00C26A4C">
      <w:pPr>
        <w:spacing w:after="0" w:line="240" w:lineRule="auto"/>
        <w:ind w:firstLine="426"/>
        <w:jc w:val="center"/>
        <w:rPr>
          <w:rFonts w:ascii="Times New Roman" w:hAnsi="Times New Roman"/>
          <w:sz w:val="24"/>
          <w:szCs w:val="24"/>
          <w:lang w:val="ru-RU"/>
        </w:rPr>
      </w:pPr>
      <w:r w:rsidRPr="00A16F0C">
        <w:rPr>
          <w:rFonts w:ascii="Times New Roman" w:hAnsi="Times New Roman"/>
          <w:sz w:val="24"/>
          <w:szCs w:val="24"/>
          <w:lang w:val="ru-RU"/>
        </w:rPr>
        <w:t>Ри</w:t>
      </w:r>
      <w:r>
        <w:rPr>
          <w:rFonts w:ascii="Times New Roman" w:hAnsi="Times New Roman"/>
          <w:sz w:val="24"/>
          <w:szCs w:val="24"/>
          <w:lang w:val="ru-RU"/>
        </w:rPr>
        <w:t>с. 1.</w:t>
      </w:r>
      <w:r w:rsidRPr="00A16F0C">
        <w:rPr>
          <w:rFonts w:ascii="Times New Roman" w:hAnsi="Times New Roman"/>
          <w:sz w:val="24"/>
          <w:szCs w:val="24"/>
          <w:lang w:val="ru-RU"/>
        </w:rPr>
        <w:t xml:space="preserve"> </w:t>
      </w:r>
      <w:proofErr w:type="spellStart"/>
      <w:r w:rsidRPr="00A16F0C">
        <w:rPr>
          <w:rFonts w:ascii="Times New Roman" w:hAnsi="Times New Roman"/>
          <w:sz w:val="24"/>
          <w:szCs w:val="24"/>
          <w:lang w:val="ru-RU"/>
        </w:rPr>
        <w:t>Интерферограммы</w:t>
      </w:r>
      <w:proofErr w:type="spellEnd"/>
      <w:r w:rsidRPr="00A16F0C">
        <w:rPr>
          <w:rFonts w:ascii="Times New Roman" w:hAnsi="Times New Roman"/>
          <w:sz w:val="24"/>
          <w:szCs w:val="24"/>
          <w:lang w:val="ru-RU"/>
        </w:rPr>
        <w:t xml:space="preserve"> зоны </w:t>
      </w:r>
      <w:proofErr w:type="spellStart"/>
      <w:r w:rsidRPr="00A16F0C">
        <w:rPr>
          <w:rFonts w:ascii="Times New Roman" w:hAnsi="Times New Roman"/>
          <w:sz w:val="24"/>
          <w:szCs w:val="24"/>
          <w:lang w:val="ru-RU"/>
        </w:rPr>
        <w:t>взаимодиффузии</w:t>
      </w:r>
      <w:proofErr w:type="spellEnd"/>
      <w:r w:rsidRPr="00A16F0C">
        <w:rPr>
          <w:rFonts w:ascii="Times New Roman" w:hAnsi="Times New Roman"/>
          <w:sz w:val="24"/>
          <w:szCs w:val="24"/>
          <w:lang w:val="ru-RU"/>
        </w:rPr>
        <w:t xml:space="preserve"> системы ЭД-20 – 5, где Ф – фазовая граница. Температуры: а) 20</w:t>
      </w:r>
      <w:r>
        <w:rPr>
          <w:rFonts w:ascii="Times New Roman" w:hAnsi="Times New Roman"/>
          <w:sz w:val="24"/>
          <w:szCs w:val="24"/>
          <w:lang w:val="ru-RU"/>
        </w:rPr>
        <w:t> </w:t>
      </w:r>
      <w:r w:rsidRPr="00A16F0C">
        <w:rPr>
          <w:rFonts w:ascii="Times New Roman" w:hAnsi="Times New Roman"/>
          <w:sz w:val="24"/>
          <w:szCs w:val="24"/>
          <w:lang w:val="ru-RU"/>
        </w:rPr>
        <w:t>°С, б) 140</w:t>
      </w:r>
      <w:r>
        <w:rPr>
          <w:rFonts w:ascii="Times New Roman" w:hAnsi="Times New Roman"/>
          <w:sz w:val="24"/>
          <w:szCs w:val="24"/>
          <w:lang w:val="ru-RU"/>
        </w:rPr>
        <w:t> </w:t>
      </w:r>
      <w:r w:rsidRPr="00A16F0C">
        <w:rPr>
          <w:rFonts w:ascii="Times New Roman" w:hAnsi="Times New Roman"/>
          <w:sz w:val="24"/>
          <w:szCs w:val="24"/>
          <w:lang w:val="ru-RU"/>
        </w:rPr>
        <w:t>°С</w:t>
      </w:r>
    </w:p>
    <w:p w14:paraId="5BF6F295" w14:textId="77777777" w:rsidR="004A14B3" w:rsidRDefault="004A14B3" w:rsidP="002471AB">
      <w:pPr>
        <w:spacing w:after="0" w:line="240" w:lineRule="auto"/>
        <w:jc w:val="center"/>
        <w:rPr>
          <w:rFonts w:ascii="Times New Roman" w:hAnsi="Times New Roman"/>
          <w:b/>
          <w:bCs/>
          <w:noProof/>
          <w:sz w:val="24"/>
          <w:szCs w:val="24"/>
          <w:lang w:val="ru-RU" w:eastAsia="ru-RU"/>
        </w:rPr>
      </w:pPr>
    </w:p>
    <w:p w14:paraId="483FAF18" w14:textId="65CF4780" w:rsidR="007F6099" w:rsidRPr="002471AB" w:rsidRDefault="002471AB" w:rsidP="002471AB">
      <w:pPr>
        <w:spacing w:after="0" w:line="240" w:lineRule="auto"/>
        <w:jc w:val="center"/>
        <w:rPr>
          <w:rFonts w:ascii="Times New Roman" w:hAnsi="Times New Roman"/>
          <w:b/>
          <w:bCs/>
          <w:noProof/>
          <w:sz w:val="24"/>
          <w:szCs w:val="24"/>
          <w:lang w:val="ru-RU" w:eastAsia="ru-RU"/>
        </w:rPr>
      </w:pPr>
      <w:r w:rsidRPr="002471AB">
        <w:rPr>
          <w:rFonts w:ascii="Times New Roman" w:hAnsi="Times New Roman"/>
          <w:b/>
          <w:bCs/>
          <w:noProof/>
          <w:sz w:val="24"/>
          <w:szCs w:val="24"/>
          <w:lang w:val="ru-RU" w:eastAsia="ru-RU"/>
        </w:rPr>
        <w:t>Литература</w:t>
      </w:r>
    </w:p>
    <w:p w14:paraId="605A0DEF" w14:textId="2B93E59A" w:rsidR="002471AB" w:rsidRPr="00A16F0C" w:rsidRDefault="00B83FAC" w:rsidP="00B83FAC">
      <w:pPr>
        <w:tabs>
          <w:tab w:val="left" w:pos="284"/>
        </w:tabs>
        <w:spacing w:after="0" w:line="240" w:lineRule="auto"/>
        <w:rPr>
          <w:rFonts w:ascii="Times New Roman" w:hAnsi="Times New Roman"/>
          <w:noProof/>
          <w:sz w:val="24"/>
          <w:szCs w:val="24"/>
          <w:lang w:val="ru-RU" w:eastAsia="ru-RU"/>
        </w:rPr>
      </w:pPr>
      <w:r w:rsidRPr="00DF00EF">
        <w:rPr>
          <w:rFonts w:ascii="Times New Roman" w:hAnsi="Times New Roman"/>
          <w:noProof/>
          <w:sz w:val="24"/>
          <w:szCs w:val="24"/>
          <w:lang w:val="ru-RU" w:eastAsia="ru-RU"/>
        </w:rPr>
        <w:t>1.</w:t>
      </w:r>
      <w:r w:rsidRPr="00B83FAC">
        <w:rPr>
          <w:rFonts w:ascii="Times New Roman" w:hAnsi="Times New Roman"/>
          <w:sz w:val="24"/>
        </w:rPr>
        <w:t xml:space="preserve"> </w:t>
      </w:r>
      <w:r w:rsidRPr="004A14B3">
        <w:rPr>
          <w:rFonts w:ascii="Times New Roman" w:hAnsi="Times New Roman"/>
          <w:sz w:val="24"/>
        </w:rPr>
        <w:t>Soldatov M.A. et al. Synthesis of fluorine-containing organosilicon copolymers and their use for the preparation of stable hydrophobic coatings based on the epoxy binder // Russian Chemical Bulletin. 2014. Vol. 63, № 1. P. 267–272.</w:t>
      </w:r>
    </w:p>
    <w:sectPr w:rsidR="002471AB" w:rsidRPr="00A16F0C" w:rsidSect="002471AB">
      <w:headerReference w:type="default" r:id="rId11"/>
      <w:footerReference w:type="even" r:id="rId12"/>
      <w:pgSz w:w="11906" w:h="16838" w:code="9"/>
      <w:pgMar w:top="1134" w:right="1361" w:bottom="1134" w:left="1361" w:header="284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2C1FD5" w14:textId="77777777" w:rsidR="00406CCE" w:rsidRDefault="00406CCE">
      <w:r>
        <w:separator/>
      </w:r>
    </w:p>
  </w:endnote>
  <w:endnote w:type="continuationSeparator" w:id="0">
    <w:p w14:paraId="14FF2D7B" w14:textId="77777777" w:rsidR="00406CCE" w:rsidRDefault="00406C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8C8385" w14:textId="77777777" w:rsidR="0060435D" w:rsidRDefault="0060435D" w:rsidP="00ED1C46">
    <w:pPr>
      <w:pStyle w:val="a3"/>
      <w:framePr w:wrap="around" w:vAnchor="text" w:hAnchor="margin" w:xAlign="right" w:y="1"/>
      <w:rPr>
        <w:rStyle w:val="a4"/>
      </w:rPr>
    </w:pPr>
    <w:r>
      <w:rPr>
        <w:rStyle w:val="a4"/>
      </w:rPr>
      <w:fldChar w:fldCharType="begin"/>
    </w:r>
    <w:r>
      <w:rPr>
        <w:rStyle w:val="a4"/>
      </w:rPr>
      <w:instrText xml:space="preserve">PAGE  </w:instrText>
    </w:r>
    <w:r>
      <w:rPr>
        <w:rStyle w:val="a4"/>
      </w:rPr>
      <w:fldChar w:fldCharType="end"/>
    </w:r>
  </w:p>
  <w:p w14:paraId="0E9E5D10" w14:textId="77777777" w:rsidR="0060435D" w:rsidRDefault="0060435D" w:rsidP="0060435D">
    <w:pPr>
      <w:pStyle w:val="a3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08FC5D" w14:textId="77777777" w:rsidR="00406CCE" w:rsidRDefault="00406CCE">
      <w:r>
        <w:separator/>
      </w:r>
    </w:p>
  </w:footnote>
  <w:footnote w:type="continuationSeparator" w:id="0">
    <w:p w14:paraId="7C253AF3" w14:textId="77777777" w:rsidR="00406CCE" w:rsidRDefault="00406CC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78DDA6" w14:textId="1BA590F9" w:rsidR="0060435D" w:rsidRDefault="0060435D" w:rsidP="0060435D">
    <w:pPr>
      <w:pStyle w:val="a5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A36400"/>
    <w:multiLevelType w:val="hybridMultilevel"/>
    <w:tmpl w:val="1E84185A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396D422F"/>
    <w:multiLevelType w:val="hybridMultilevel"/>
    <w:tmpl w:val="1C6CD97E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9"/>
  <w:autoHyphenation/>
  <w:hyphenationZone w:val="14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1D6F"/>
    <w:rsid w:val="00016801"/>
    <w:rsid w:val="000554FD"/>
    <w:rsid w:val="000636F5"/>
    <w:rsid w:val="00091422"/>
    <w:rsid w:val="000955A7"/>
    <w:rsid w:val="000A210E"/>
    <w:rsid w:val="000A7377"/>
    <w:rsid w:val="00110287"/>
    <w:rsid w:val="00122481"/>
    <w:rsid w:val="00134BAF"/>
    <w:rsid w:val="00172705"/>
    <w:rsid w:val="001762C5"/>
    <w:rsid w:val="00176B60"/>
    <w:rsid w:val="001A3914"/>
    <w:rsid w:val="001A679B"/>
    <w:rsid w:val="001C5C88"/>
    <w:rsid w:val="001D4298"/>
    <w:rsid w:val="001E5685"/>
    <w:rsid w:val="001F2246"/>
    <w:rsid w:val="00204C90"/>
    <w:rsid w:val="002217A5"/>
    <w:rsid w:val="002471AB"/>
    <w:rsid w:val="00253FB5"/>
    <w:rsid w:val="002542AC"/>
    <w:rsid w:val="00254580"/>
    <w:rsid w:val="0026100D"/>
    <w:rsid w:val="00294EE1"/>
    <w:rsid w:val="00297104"/>
    <w:rsid w:val="002A0D08"/>
    <w:rsid w:val="002B163F"/>
    <w:rsid w:val="002C4D96"/>
    <w:rsid w:val="002C673E"/>
    <w:rsid w:val="00306218"/>
    <w:rsid w:val="0033448B"/>
    <w:rsid w:val="0033776C"/>
    <w:rsid w:val="0035373B"/>
    <w:rsid w:val="003561E6"/>
    <w:rsid w:val="00370CFE"/>
    <w:rsid w:val="00376B9B"/>
    <w:rsid w:val="003824CC"/>
    <w:rsid w:val="00386251"/>
    <w:rsid w:val="0039198C"/>
    <w:rsid w:val="0039407F"/>
    <w:rsid w:val="003C2409"/>
    <w:rsid w:val="003C6F80"/>
    <w:rsid w:val="003D4178"/>
    <w:rsid w:val="003F290B"/>
    <w:rsid w:val="003F409C"/>
    <w:rsid w:val="003F4BF6"/>
    <w:rsid w:val="00402CD9"/>
    <w:rsid w:val="00406CCE"/>
    <w:rsid w:val="00410F3F"/>
    <w:rsid w:val="00435E2C"/>
    <w:rsid w:val="00466464"/>
    <w:rsid w:val="00470868"/>
    <w:rsid w:val="00496C1D"/>
    <w:rsid w:val="004A14B3"/>
    <w:rsid w:val="004C28F2"/>
    <w:rsid w:val="004F2C8C"/>
    <w:rsid w:val="005140BB"/>
    <w:rsid w:val="005149B8"/>
    <w:rsid w:val="00554645"/>
    <w:rsid w:val="00557A67"/>
    <w:rsid w:val="005712F1"/>
    <w:rsid w:val="00582747"/>
    <w:rsid w:val="00590388"/>
    <w:rsid w:val="005A56EC"/>
    <w:rsid w:val="005C2BD3"/>
    <w:rsid w:val="005F3A76"/>
    <w:rsid w:val="005F440E"/>
    <w:rsid w:val="005F5604"/>
    <w:rsid w:val="0060435D"/>
    <w:rsid w:val="00616813"/>
    <w:rsid w:val="006223D4"/>
    <w:rsid w:val="006375B1"/>
    <w:rsid w:val="00641B51"/>
    <w:rsid w:val="00671D6F"/>
    <w:rsid w:val="0068001C"/>
    <w:rsid w:val="006841E8"/>
    <w:rsid w:val="006957C6"/>
    <w:rsid w:val="006C7196"/>
    <w:rsid w:val="006E2942"/>
    <w:rsid w:val="00722B31"/>
    <w:rsid w:val="007354CF"/>
    <w:rsid w:val="007729B2"/>
    <w:rsid w:val="007854D4"/>
    <w:rsid w:val="007A32D2"/>
    <w:rsid w:val="007A6862"/>
    <w:rsid w:val="007B12A6"/>
    <w:rsid w:val="007B3B38"/>
    <w:rsid w:val="007C0B68"/>
    <w:rsid w:val="007C4BF3"/>
    <w:rsid w:val="007F4796"/>
    <w:rsid w:val="007F6099"/>
    <w:rsid w:val="00810318"/>
    <w:rsid w:val="00816F27"/>
    <w:rsid w:val="008223D9"/>
    <w:rsid w:val="00836059"/>
    <w:rsid w:val="0085148E"/>
    <w:rsid w:val="00856403"/>
    <w:rsid w:val="00856859"/>
    <w:rsid w:val="00865372"/>
    <w:rsid w:val="00872939"/>
    <w:rsid w:val="0087480C"/>
    <w:rsid w:val="00891C96"/>
    <w:rsid w:val="008A6145"/>
    <w:rsid w:val="008B0D60"/>
    <w:rsid w:val="008C323D"/>
    <w:rsid w:val="008E5894"/>
    <w:rsid w:val="00910D47"/>
    <w:rsid w:val="00913485"/>
    <w:rsid w:val="00915610"/>
    <w:rsid w:val="00915BB0"/>
    <w:rsid w:val="009245BA"/>
    <w:rsid w:val="0094134F"/>
    <w:rsid w:val="009573E8"/>
    <w:rsid w:val="00981429"/>
    <w:rsid w:val="00983994"/>
    <w:rsid w:val="00997E3F"/>
    <w:rsid w:val="009A29CE"/>
    <w:rsid w:val="009A43F2"/>
    <w:rsid w:val="009D49B0"/>
    <w:rsid w:val="009D679E"/>
    <w:rsid w:val="009E6587"/>
    <w:rsid w:val="00A16F0C"/>
    <w:rsid w:val="00A3102D"/>
    <w:rsid w:val="00A50B60"/>
    <w:rsid w:val="00A65797"/>
    <w:rsid w:val="00A92469"/>
    <w:rsid w:val="00A95A48"/>
    <w:rsid w:val="00AB537D"/>
    <w:rsid w:val="00AC153B"/>
    <w:rsid w:val="00AD2356"/>
    <w:rsid w:val="00AF31E3"/>
    <w:rsid w:val="00AF5959"/>
    <w:rsid w:val="00B00398"/>
    <w:rsid w:val="00B83FAC"/>
    <w:rsid w:val="00B87220"/>
    <w:rsid w:val="00BD2190"/>
    <w:rsid w:val="00BD35EA"/>
    <w:rsid w:val="00BD5E0E"/>
    <w:rsid w:val="00BF27E8"/>
    <w:rsid w:val="00C119E8"/>
    <w:rsid w:val="00C26A4C"/>
    <w:rsid w:val="00C3007D"/>
    <w:rsid w:val="00C5548D"/>
    <w:rsid w:val="00C57FC5"/>
    <w:rsid w:val="00C60058"/>
    <w:rsid w:val="00C77B8E"/>
    <w:rsid w:val="00C80E51"/>
    <w:rsid w:val="00CA4C8A"/>
    <w:rsid w:val="00CA7285"/>
    <w:rsid w:val="00CC457E"/>
    <w:rsid w:val="00CD2671"/>
    <w:rsid w:val="00CE1AA0"/>
    <w:rsid w:val="00CE4A08"/>
    <w:rsid w:val="00CE61F2"/>
    <w:rsid w:val="00CF1FB3"/>
    <w:rsid w:val="00CF6BB8"/>
    <w:rsid w:val="00D10263"/>
    <w:rsid w:val="00D210E2"/>
    <w:rsid w:val="00D35552"/>
    <w:rsid w:val="00D41867"/>
    <w:rsid w:val="00D50219"/>
    <w:rsid w:val="00D60682"/>
    <w:rsid w:val="00D615EE"/>
    <w:rsid w:val="00D85AF3"/>
    <w:rsid w:val="00DA052D"/>
    <w:rsid w:val="00DB4381"/>
    <w:rsid w:val="00DB7699"/>
    <w:rsid w:val="00DC0CE0"/>
    <w:rsid w:val="00DC520E"/>
    <w:rsid w:val="00DD132B"/>
    <w:rsid w:val="00DE2BF9"/>
    <w:rsid w:val="00DE4117"/>
    <w:rsid w:val="00DF00EF"/>
    <w:rsid w:val="00DF0C51"/>
    <w:rsid w:val="00E26FA5"/>
    <w:rsid w:val="00E27A95"/>
    <w:rsid w:val="00E62566"/>
    <w:rsid w:val="00E837E2"/>
    <w:rsid w:val="00E93C85"/>
    <w:rsid w:val="00EA53C1"/>
    <w:rsid w:val="00ED19B9"/>
    <w:rsid w:val="00ED1C46"/>
    <w:rsid w:val="00EF3500"/>
    <w:rsid w:val="00F12E4E"/>
    <w:rsid w:val="00F1641F"/>
    <w:rsid w:val="00F32FF2"/>
    <w:rsid w:val="00F37063"/>
    <w:rsid w:val="00F464E2"/>
    <w:rsid w:val="00F63CFA"/>
    <w:rsid w:val="00F750BC"/>
    <w:rsid w:val="00F75AFC"/>
    <w:rsid w:val="00F845AC"/>
    <w:rsid w:val="00F900B9"/>
    <w:rsid w:val="00FB0508"/>
    <w:rsid w:val="00FB2BD6"/>
    <w:rsid w:val="00FB63D7"/>
    <w:rsid w:val="00FC66B5"/>
    <w:rsid w:val="00FD1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1B088EC"/>
  <w15:chartTrackingRefBased/>
  <w15:docId w15:val="{67D3B86C-DE0F-3C4B-AA65-B222971E20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Calibri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locked="1" w:qFormat="1"/>
    <w:lsdException w:name="heading 1" w:locked="1" w:qFormat="1"/>
    <w:lsdException w:name="heading 2" w:locked="1" w:semiHidden="1" w:uiPriority="9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Normal Indent" w:locked="1"/>
    <w:lsdException w:name="footnote text" w:locked="1"/>
    <w:lsdException w:name="annotation text" w:locked="1"/>
    <w:lsdException w:name="header" w:locked="1"/>
    <w:lsdException w:name="footer" w:locked="1"/>
    <w:lsdException w:name="index heading" w:locked="1"/>
    <w:lsdException w:name="caption" w:locked="1" w:semiHidden="1" w:unhideWhenUsed="1" w:qFormat="1"/>
    <w:lsdException w:name="table of figures" w:locked="1"/>
    <w:lsdException w:name="envelope address" w:locked="1"/>
    <w:lsdException w:name="envelope return" w:locked="1"/>
    <w:lsdException w:name="footnote reference" w:locked="1"/>
    <w:lsdException w:name="annotation reference" w:locked="1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2" w:locked="1"/>
    <w:lsdException w:name="List 3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locked="1" w:qFormat="1"/>
    <w:lsdException w:name="Closing" w:locked="1"/>
    <w:lsdException w:name="Signature" w:locked="1"/>
    <w:lsdException w:name="Default Paragraph Font" w:locked="1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locked="1" w:qFormat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locked="1" w:qFormat="1"/>
    <w:lsdException w:name="Emphasis" w:locked="1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semiHidden="1" w:unhideWhenUs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671D6F"/>
    <w:pPr>
      <w:spacing w:after="200" w:line="276" w:lineRule="auto"/>
    </w:pPr>
    <w:rPr>
      <w:rFonts w:cs="Times New Roman"/>
      <w:sz w:val="22"/>
      <w:szCs w:val="22"/>
      <w:lang w:val="hu-HU" w:eastAsia="en-US"/>
    </w:rPr>
  </w:style>
  <w:style w:type="paragraph" w:styleId="2">
    <w:name w:val="heading 2"/>
    <w:basedOn w:val="a"/>
    <w:link w:val="20"/>
    <w:uiPriority w:val="9"/>
    <w:qFormat/>
    <w:locked/>
    <w:rsid w:val="00A92469"/>
    <w:pPr>
      <w:spacing w:before="100" w:beforeAutospacing="1" w:after="100" w:afterAutospacing="1" w:line="240" w:lineRule="auto"/>
      <w:outlineLvl w:val="1"/>
    </w:pPr>
    <w:rPr>
      <w:rFonts w:ascii="Times New Roman" w:hAnsi="Times New Roman"/>
      <w:b/>
      <w:bCs/>
      <w:sz w:val="36"/>
      <w:szCs w:val="36"/>
      <w:lang w:val="ru-RU"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ocked/>
    <w:rsid w:val="0060435D"/>
    <w:pPr>
      <w:tabs>
        <w:tab w:val="center" w:pos="4677"/>
        <w:tab w:val="right" w:pos="9355"/>
      </w:tabs>
    </w:pPr>
  </w:style>
  <w:style w:type="character" w:styleId="a4">
    <w:name w:val="page number"/>
    <w:locked/>
    <w:rsid w:val="0060435D"/>
    <w:rPr>
      <w:rFonts w:cs="Times New Roman"/>
    </w:rPr>
  </w:style>
  <w:style w:type="paragraph" w:styleId="a5">
    <w:name w:val="header"/>
    <w:basedOn w:val="a"/>
    <w:locked/>
    <w:rsid w:val="0060435D"/>
    <w:pPr>
      <w:tabs>
        <w:tab w:val="center" w:pos="4677"/>
        <w:tab w:val="right" w:pos="9355"/>
      </w:tabs>
    </w:pPr>
  </w:style>
  <w:style w:type="character" w:customStyle="1" w:styleId="20">
    <w:name w:val="Заголовок 2 Знак"/>
    <w:link w:val="2"/>
    <w:uiPriority w:val="9"/>
    <w:rsid w:val="00A92469"/>
    <w:rPr>
      <w:rFonts w:ascii="Times New Roman" w:hAnsi="Times New Roman" w:cs="Times New Roman"/>
      <w:b/>
      <w:bCs/>
      <w:sz w:val="36"/>
      <w:szCs w:val="36"/>
    </w:rPr>
  </w:style>
  <w:style w:type="character" w:customStyle="1" w:styleId="mw-headline">
    <w:name w:val="mw-headline"/>
    <w:basedOn w:val="a0"/>
    <w:rsid w:val="00A92469"/>
  </w:style>
  <w:style w:type="character" w:customStyle="1" w:styleId="hgkelc">
    <w:name w:val="hgkelc"/>
    <w:basedOn w:val="a0"/>
    <w:rsid w:val="00204C90"/>
  </w:style>
  <w:style w:type="table" w:styleId="a6">
    <w:name w:val="Table Grid"/>
    <w:basedOn w:val="a1"/>
    <w:uiPriority w:val="59"/>
    <w:rsid w:val="00DC520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Hyperlink"/>
    <w:basedOn w:val="a0"/>
    <w:locked/>
    <w:rsid w:val="00A16F0C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A16F0C"/>
    <w:rPr>
      <w:color w:val="605E5C"/>
      <w:shd w:val="clear" w:color="auto" w:fill="E1DFDD"/>
    </w:rPr>
  </w:style>
  <w:style w:type="paragraph" w:styleId="a9">
    <w:name w:val="Bibliography"/>
    <w:basedOn w:val="a"/>
    <w:next w:val="a"/>
    <w:uiPriority w:val="37"/>
    <w:unhideWhenUsed/>
    <w:rsid w:val="004A14B3"/>
    <w:pPr>
      <w:tabs>
        <w:tab w:val="left" w:pos="264"/>
      </w:tabs>
      <w:spacing w:after="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140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2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krutskikh.d.v@muctr.r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8</Words>
  <Characters>3405</Characters>
  <Application>Microsoft Office Word</Application>
  <DocSecurity>0</DocSecurity>
  <Lines>28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Title (14 pt, bold, centered, Spacing after: 12 pt)</vt:lpstr>
    </vt:vector>
  </TitlesOfParts>
  <Company>Grizli777</Company>
  <LinksUpToDate>false</LinksUpToDate>
  <CharactersWithSpaces>3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(14 pt, bold, centered, Spacing after: 12 pt)</dc:title>
  <dc:subject/>
  <dc:creator>Gyuri</dc:creator>
  <cp:keywords/>
  <cp:lastModifiedBy>Дмитрий Крутских</cp:lastModifiedBy>
  <cp:revision>2</cp:revision>
  <dcterms:created xsi:type="dcterms:W3CDTF">2023-02-16T19:52:00Z</dcterms:created>
  <dcterms:modified xsi:type="dcterms:W3CDTF">2023-02-16T1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TnDW6r9x"/&gt;&lt;style id="http://www.zotero.org/styles/gost-r-7-0-5-2008-numeric" hasBibliography="1" bibliographyStyleHasBeenSet="1"/&gt;&lt;prefs&gt;&lt;pref name="fieldType" value="Field"/&gt;&lt;/prefs&gt;&lt;/data&gt;</vt:lpwstr>
  </property>
</Properties>
</file>